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57E1E" w14:textId="77777777" w:rsidR="00D824E3" w:rsidRPr="00860874" w:rsidRDefault="00D824E3" w:rsidP="00D824E3">
      <w:pPr>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CUTS</w:t>
      </w:r>
    </w:p>
    <w:p w14:paraId="6D9423E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spen also responds readily to canopy opening disturbances such as wildfire or coppice silviculture, providing critical forest resilience especially in regions where conifer regeneration is lacking due to compound disturbanc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FlkbjtB","properties":{"formattedCitation":"(Andrus et al., 2021; W. D. Shepperd et al., 2015)","plainCitation":"(Andrus et al., 2021; W. D. Shepperd et al., 2015)","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6732616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mulated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Z24b3lzb","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pJ04mfF","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12CFC2CD"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expansion of deciduous forest species, which are associated with less flammable fuel profiles, has been proposed as one unique solution for reducing wildfire hazard without completely removing fuel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QNUVcHR","properties":{"formattedCitation":"(Fechner &amp; Barrows, 1976; Girardin &amp; Terrier, 2015; Nesbit et al., 2023)","plainCitation":"(Fechner &amp; Barrows, 1976; Girardin &amp; Terrier, 2015; Nesbit et al., 2023)","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Fechner &amp; Barrows, 1976; Girardin &amp; Terrier, 2015; 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In particular,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hich is the most widely distributed tree species in North Americ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HJ8sdld","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MO3ZGkW","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label":"page"},{"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ulated potential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5yyyZYG","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gwdzouQ","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addition, responding to canopy-opening events like wildfire, aspen are often the first to colonize disturbed areas, providing crucial forest resilience in post-fire landsca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Gp5i2ZVT","properties":{"formattedCitation":"(Bartos, 2001; Landh\\uc0\\u228{}usser et al., 2010; W. D. Shepperd et al., 2015)","plainCitation":"(Bartos, 2001; Landhäusser et al., 2010; W. D. Shepperd et al., 2015)","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Landhäusser et al., 2010;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ith these fire-moderating traits, may offer a natural buffer to extreme fire behavior and post-fire ecosystem impacts. However, there remains a knowledge gap between desired management outcomes and scientific understanding of how, when, and where aspen forests moderate fire behavior, especially relative to forest composition and structure characteristics at regional-to-continental scal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TemgOWm","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Still fewer studies have been conducted in the Southern Rockies, where quaking aspen is overwhelmingly the dominant deciduous forest type.</w:t>
      </w:r>
    </w:p>
    <w:p w14:paraId="4770FB27" w14:textId="77777777" w:rsidR="00D824E3" w:rsidRPr="00860874" w:rsidRDefault="00420A95" w:rsidP="00D824E3">
      <w:pPr>
        <w:spacing w:before="120" w:after="120"/>
        <w:rPr>
          <w:rFonts w:ascii="Times New Roman" w:eastAsia="Times New Roman" w:hAnsi="Times New Roman" w:cs="Times New Roman"/>
        </w:rPr>
      </w:pPr>
      <w:r w:rsidRPr="00420A95">
        <w:rPr>
          <w:rFonts w:ascii="Times New Roman" w:hAnsi="Times New Roman" w:cs="Times New Roman"/>
          <w:noProof/>
          <w14:ligatures w14:val="standardContextual"/>
        </w:rPr>
        <w:pict w14:anchorId="260E9627">
          <v:rect id="_x0000_i1026" alt="" style="width:468pt;height:.05pt;mso-width-percent:0;mso-height-percent:0;mso-width-percent:0;mso-height-percent:0" o:hralign="center" o:hrstd="t" o:hr="t" fillcolor="#a0a0a0" stroked="f"/>
        </w:pict>
      </w:r>
    </w:p>
    <w:p w14:paraId="545FE85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forest types generally follow distinct fire regime characteristics that are tied to climate, dominant species, elevation, and fuel condition, and are often defined based on the frequency, intensity, and severity characteristic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EklMuYa","properties":{"formattedCitation":"(Schoennagel et al., 2004; Tepley et al., 2018)","plainCitation":"(Schoennagel et al., 2004; Tepley et al., 2018)","noteIndex":0},"citationItems":[{"id":3931,"uris":["http://zotero.org/users/5904228/items/IIVX4JKJ"],"itemData":{"id":3931,"type":"article-journal","abstract":"Understanding the relative influence of fuels and climate on wildfires across the Rocky Mountains is necessary to predict how fires may respond to a changing climate and to define effective fuel management approaches to controlling wildfire in this increasingly populated region. The idea that decades of fire suppression have promoted unnatural fuel accumulation and subsequent unprecedentedly large, severe wildfires across western forests has been developed primarily from studies of dry ponderosa pine forests. However, this model is being applied uncritically across Rocky Mountain forests (e.g., in the Healthy Forests Restoration Act). We synthesize current research and summarize lessons learned from recent large wildfires (the Yellowstone, Rodeo-Chediski, and Hayman fires), which represent case studies of the potential effectiveness of fuel reduction across a range of major forest types. A “one size fits all” approach to reducing wildfire hazards in the Rocky Mountain region is unlikely to be effective and may produce collateral damage in some places.","container-title":"BioScience","DOI":"10.1641/0006-3568(2004)054[0661:TIOFFA]2.0.CO;2","ISSN":"0006-3568","issue":"7","journalAbbreviation":"BioScience","page":"661-676","source":"Silverchair","title":"The Interaction of Fire, Fuels, and Climate across Rocky Mountain Forests","volume":"54","author":[{"family":"Schoennagel","given":"Tania"},{"family":"Veblen","given":"Thomas T."},{"family":"Romme","given":"William H."}],"issued":{"date-parts":[["2004",7,1]]}}},{"id":1695,"uris":["http://zotero.org/users/5904228/items/BXCG3DH9"],"itemData":{"id":1695,"type":"article-journal","abstract":"In the context of ongoing climatic warming, forest landscapes face increasing risk of conversion to non-forest vegetation through alteration of their fire regimes and their post-fire recovery dynamics. However, this pressure could be amplified or dampened, depending on how fire-driven changes to vegetation feed back to alter the extent or behaviour of subsequent fires. Here we develop a mathematical model to formalize understanding of how fire–vegetation feedbacks and the time to forest recovery following high-severity (i.e. stand-replacing) fire affect the extent and stability of forest cover across landscapes facing altered fire regimes. We evaluate responses to increasing burn rates while varying the direction (negative vs. positive) of fire–vegetation feedbacks under a continuum of values for feedback strength and post-fire recovery time. In doing so, we determine how interactions among these variables produce thresholds and tipping points in landscape responses to changing fire regimes. Where the early-seral vegetation was less fire-prone than older forests, negative feedbacks limited the reductions in forest cover in response to higher fire frequency or slower forest recovery. By contrast, positive feedbacks (more flammable early-seral vegetation) produced a tipping point beyond which increases in burn rates or a slowing of forest recovery drove extensive forest loss. With negative feedbacks, the rates of forest loss and expansion in response to variation in fire frequency were similar. However, where feedbacks were positive, the conversion from predominantly forested to non-forested conditions in response to increasing fire frequency was faster than the re-expansion of forest cover following a return to the initial burn rate. Strengthening the positive feedbacks increased this asymmetry. Synthesis. Our analyses elucidate how fire–vegetation feedbacks and post-fire recovery rates interact to affect the trajectories and rates of landscape response to altered fire regimes. We illustrate the vulnerability of ecosystems with positive fire–vegetation feedbacks to climate change-driven increases in fire activity, especially where post-fire recovery is slow. Although negative feedbacks initially provide resistance to forest loss with increasing burn rates, this resistance is eventually overwhelmed with sufficient increases to burn rates relative to recovery times.","container-title":"Journal of Ecology","DOI":"10.1111/1365-2745.12950","ISSN":"1365-2745","issue":"5","language":"en","note":"_eprint: https://onlinelibrary.wiley.com/doi/pdf/10.1111/1365-2745.12950","page":"1925-1940","source":"Wiley Online Library","title":"Influences of fire–vegetation feedbacks and post-fire recovery rates on forest landscape vulnerability to altered fire regimes","volume":"106","author":[{"family":"Tepley","given":"Alan J."},{"family":"Thomann","given":"Enrique"},{"family":"Veblen","given":"Thomas T."},{"family":"Perry","given":"George L. W."},{"family":"Holz","given":"Andrés"},{"family":"Paritsis","given":"Juan"},{"family":"Kitzberger","given":"Thomas"},{"family":"Anderson-Teixeira","given":"Kristina J."}],"issued":{"date-parts":[["2018"]]}}}],"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choennagel et al., 2004; Tepley et al., 2018)</w:t>
      </w:r>
      <w:r w:rsidRPr="00860874">
        <w:rPr>
          <w:rFonts w:ascii="Times New Roman" w:hAnsi="Times New Roman" w:cs="Times New Roman"/>
        </w:rPr>
        <w:fldChar w:fldCharType="end"/>
      </w:r>
      <w:r w:rsidRPr="00860874">
        <w:rPr>
          <w:rFonts w:ascii="Times New Roman" w:eastAsia="Times New Roman" w:hAnsi="Times New Roman" w:cs="Times New Roman"/>
        </w:rPr>
        <w:t>. For example, low elevation pPonderosa pine forests in the Southern Rockies are often defined as having historically high frequency, low intensity/severity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although this dynamic has been altered by a century of fire suppression, changing fire weather conditions, and increased development of the Wildland Urban Interface (WUI) (</w:t>
      </w:r>
      <w:r w:rsidRPr="00860874">
        <w:rPr>
          <w:rFonts w:ascii="Times New Roman" w:eastAsia="Times New Roman" w:hAnsi="Times New Roman" w:cs="Times New Roman"/>
          <w:i/>
        </w:rPr>
        <w:t>refs</w:t>
      </w:r>
      <w:r w:rsidRPr="00860874">
        <w:rPr>
          <w:rFonts w:ascii="Times New Roman" w:eastAsia="Times New Roman" w:hAnsi="Times New Roman" w:cs="Times New Roman"/>
        </w:rPr>
        <w:t xml:space="preserve">). Conversely, high-elevation lodgepole pine and or subalpine spruce-fir forests are typified by low frequency, high intensity/severity wildfire, often as stand-replacing ev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6ITiXSP","properties":{"formattedCitation":"(Sibold et al., 2006)","plainCitation":"(Sibold et al., 2006)","noteIndex":0},"citationItems":[{"id":4740,"uris":["http://zotero.org/users/5904228/items/DLESRW26"],"itemData":{"id":4740,"type":"article-journal","abstract":"Aim The historical variability of fire regimes must be understood in the context of drivers of the occurrence of fire operating at a range of spatial scales from local site conditions to broad-scale climatic variation. In the present study we examine fire history and variations in the fire regime at multiple spatial and temporal scales for subalpine forests of Engelmann spruce–subalpine fir (Picea engelmannii, Abies lasiocarpa) and lodgepole pine (Pinus contorta) of the southern Rocky Mountains. Location The study area is the subalpine zone of spruce–fir and lodgepole pine forests in the southern sector of Rocky Mountain National Park (ROMO), Colorado, USA, which straddles the continental divide of the northern Colorado Front Range (40°20′ N and 105°40′ W). Methods We used a combination of dendroecological and Geographic Information System methods to reconstruct fire history, including fire year, severity and extent at the forest patch level, for c. 30,000 ha of subalpine forest. We aggregated fire history information at appropriate spatial scales to test for drivers of the fire regime at local, meso, and regional scales. Results The fire histories covered c. 30,000 ha of forest and were based on a total of 676 partial cross-sections of fire-scarred trees and 6152 tree-core age samples. The subalpine forest fire regime of ROMO is dominated by infrequent, extensive, stand-replacing fire events, whereas surface fires affected only 1–3% of the forested area. Main conclusions Local-scale influences on fire regimes are reflected by differences in the relative proportions of stands of different ages between the lodgepole pine and spruce–fir forest types. Lodgepole pine stands all originated following fires in the last 400 years; in contrast, large areas of spruce–fir forests consisted of stands not affected by fire in the past 400 years. Meso-scale influences on fire regimes are reflected by fewer but larger fires on the west vs. east side of the continental divide. These differences appear to be explained by less frequent and severe drought on the west side, and by the spread of fires from lower-elevation mixed-conifer montane forests on the east side. Regional-scale climatic variation is the primary driver of infrequent, large fire events, but its effects are modulated by local- and meso-scale abiotic and biotic factors. The low incidence of fire during the period of fire-suppression policy in the twentieth century is not unique in comparison with the previous 300 years of fire history. There is no evidence that fire suppression has resulted in either the fire regime or current forest conditions being outside their historic ranges of variability during the past 400 years. Furthermore, in the context of fuel treatments to reduce fire hazard, regardless of restoration goals, the association of extremely large and severe fires with infrequent and exceptional drought calls into question the future effectiveness of tree thinning to mitigate fire hazard in the subalpine zone.","container-title":"Journal of Biogeography","DOI":"10.1111/j.1365-2699.2005.01404.x","ISSN":"1365-2699","issue":"4","language":"en","note":"_eprint: https://onlinelibrary.wiley.com/doi/pdf/10.1111/j.1365-2699.2005.01404.x","page":"631-647","source":"Wiley Online Library","title":"Spatial and temporal variation in historic fire regimes in subalpine forests across the Colorado Front Range in Rocky Mountain National Park, Colorado, USA","volume":"33","author":[{"family":"Sibold","given":"Jason S."},{"family":"Veblen","given":"Thomas T."},{"family":"González","given":"Mauro E."}],"issued":{"date-parts":[["2006"]]}}}],"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ibold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e case of aspen, which co-exists with nearly all major forest types of the Southern Rockies across elevation ranges and site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Cz0mzJU","properties":{"formattedCitation":"(Bartos, 2001; Kulakowski et al., 2013; Landh\\uc0\\u228{}usser et al., 2010)","plainCitation":"(Bartos, 2001; Kulakowski et al., 2013; Landhäusser et al., 2010)","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Kulakowski et al., 2013; Landhäusser et al., 2010)</w:t>
      </w:r>
      <w:r w:rsidRPr="00860874">
        <w:rPr>
          <w:rFonts w:ascii="Times New Roman" w:hAnsi="Times New Roman" w:cs="Times New Roman"/>
        </w:rPr>
        <w:fldChar w:fldCharType="end"/>
      </w:r>
      <w:r w:rsidRPr="00860874">
        <w:rPr>
          <w:rFonts w:ascii="Times New Roman" w:eastAsia="Times New Roman" w:hAnsi="Times New Roman" w:cs="Times New Roman"/>
        </w:rPr>
        <w:t>, fire activity is driven by functional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seral or stable), stand structure, and tree ag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1hVwT6C","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ere aspen persists in seral types, or having a conifer component, fire activity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frequency, behavior) is generally higher than in stable or pure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LMsVGPQ","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aspen are generally considered “fire-resistantresilient” because of their moderating effects </w:t>
      </w:r>
      <w:r w:rsidRPr="00860874">
        <w:rPr>
          <w:rFonts w:ascii="Times New Roman" w:eastAsia="Times New Roman" w:hAnsi="Times New Roman" w:cs="Times New Roman"/>
        </w:rPr>
        <w:lastRenderedPageBreak/>
        <w:t>on fire behavior and prolific response in post-fire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ey </w:t>
      </w:r>
      <w:r w:rsidRPr="00860874">
        <w:rPr>
          <w:rFonts w:ascii="Times New Roman" w:eastAsia="Times New Roman" w:hAnsi="Times New Roman" w:cs="Times New Roman"/>
          <w:i/>
        </w:rPr>
        <w:t>will burn</w:t>
      </w:r>
      <w:r w:rsidRPr="00860874">
        <w:rPr>
          <w:rFonts w:ascii="Times New Roman" w:eastAsia="Times New Roman" w:hAnsi="Times New Roman" w:cs="Times New Roman"/>
        </w:rPr>
        <w:t xml:space="preserve"> under the right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U9LmgDPf","properties":{"formattedCitation":"(Alexander, 2010; DeRose &amp; Leffler, 2014)","plainCitation":"(Alexander, 2010; DeRose &amp; Leffler, 2014)","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 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The composition and structure of aspen stands and the conditions (e.g., fire weather, fuel moisture, topography) under which fires are burning likely have a profound effect on observed fire behavior, especially relative to co-occurring major forest types in the Southern Rockies. However, studies elucidating these relationships on observed fire behavior are severely limited, in part due to the lack of during-fire measurements of fire behavior. The widespread availability of remote sensing data before, during, and after a wildfire event presents an opportunity to address this need by relating satellite-derived metrics of fire intensity and severity to forest characteristics, fire weather, and landscape conditions.</w:t>
      </w:r>
    </w:p>
    <w:p w14:paraId="7E618EB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atellite remote sensing has been widely applied to study fire regime characteristic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o70nlhns","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ctive fire detection has become a crucial tool for fire managers and researchers to detect, monitor, and assess global fire activit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LHkHrFX","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ggregation of active fire pixels has been used to delineate fire events and recreate daily fire progression maps, providing crucial data to understand the drivers of fire growth patterns and changes in fire regimes </w:t>
      </w:r>
      <w:r w:rsidRPr="00860874">
        <w:rPr>
          <w:rFonts w:ascii="Times New Roman" w:hAnsi="Times New Roman" w:cs="Times New Roman"/>
        </w:rPr>
        <w:fldChar w:fldCharType="begin"/>
      </w:r>
      <w:r>
        <w:rPr>
          <w:rFonts w:ascii="Times New Roman" w:hAnsi="Times New Roman" w:cs="Times New Roman"/>
        </w:rPr>
        <w:instrText xml:space="preserve"> ADDIN ZOTERO_ITEM CSL_CITATION {"citationID":"8Y1X5aCB","properties":{"formattedCitation":"(Balch et al., 2020b, 2024; Coop et al., 2022; Parks, 2014; Scholten et al., 2024)","plainCitation":"(Balch et al., 2020b, 2024; Coop et al., 2022; Parks, 2014; Scholten et al., 2024)","noteIndex":0},"citationItems":[{"id":"vQm4prsQ/NP8XmRh7","uris":["http://zotero.org/users/5904228/items/FY8QFLYK"],"itemData":{"id":"2BaHm6tt/mTD4iKzC","type":"article-journal","container-title":"Remote Sensing","DOI":"10.3390/rs12213498","issue":"21","language":"en","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id":3975,"uris":["http://zotero.org/users/5904228/items/4TCY9U7A"],"itemData":{"id":3975,"type":"article-journal","abstract":"Aim Wildfire activity in recent years is notable not only for an expansion of total area burned but also for large, single-day fire spread events that pose challenges to ecological systems and human communities. Our objectives were to gain new insight into the relationships between extreme single-day fire spread events, annual area burned, and fire season climate and to predict changes under future warming. Location Fire-prone regions of the western USA. Time period 2002–2020; a future +2°C scenario. Methods We used a satellite-derived dataset of daily fire spread events and gridded climate data to assess relationships between extreme single-day fire spread events, annual area burned, and fire season maximum temperature, climate moisture deficit, and vapour pressure deficit. We then developed models to predict fire activity under a 2°C warming scenario. Results Extreme single-day fire spread events &gt;1,100 ha (the top 16%, &gt;1 SD) accounted for 70% of the cumulative area burned over the period of analysis. The variation in annual area burned was closely tied to the number and mean size of spread events and distributional skewness towards more large events. For example, we identified 441 extreme events in 2020 that together burned 2.2 million ha across our study area, in contrast to an average of 168 per year that burned 0.5 million ha annually between 2002 and 2019. Fire season climate variables were correlated with the annual number of extreme events and area burned. Our models predicted that the annual number of extreme fire spread events more than double under a 2°C warming scenario, with an attendant doubling in the area burned. Conclusions Exceptional fire seasons like 2020 will become more likely, and wildfire activity under future extremes is predicted to exceed anything yet witnessed. Safeguarding human communities and supporting resilient ecosystems will require new lines of scientific inquiry, new land management approaches and accelerated climate mitigation efforts.","container-title":"Global Ecology and Biogeography","DOI":"10.1111/geb.13496","ISSN":"1466-8238","issue":"10","language":"en","license":"© 2022 The Authors. Global Ecology and Biogeography published by John Wiley &amp; Sons Ltd.","note":"_eprint: https://onlinelibrary.wiley.com/doi/pdf/10.1111/geb.13496","page":"1949-1959","source":"Wiley Online Library","title":"Extreme fire spread events and area burned under recent and future climate in the western USA","volume":"31","author":[{"family":"Coop","given":"Jonathan D."},{"family":"Parks","given":"Sean A."},{"family":"Stevens-Rumann","given":"Camille S."},{"family":"Ritter","given":"Scott M."},{"family":"Hoffman","given":"Chad M."}],"issued":{"date-parts":[["2022"]]}}},{"id":6028,"uris":["http://zotero.org/users/5904228/items/4QUUQL2A"],"itemData":{"id":6028,"type":"article-journal","abstract":"Evaluating the influence of observed daily weather on observed fire-related effects (e.g. smoke production, carbon emissions and burn severity) often involves knowing exactly what day any given area has burned. As such, several studies have used fire progression maps – in which the perimeter of an actively burning fire is mapped at a fairly high temporal resolution – or MODIS satellite data to determine the day-of-burning, thereby allowing an evaluation of the influence of daily weather. However, fire progression maps have many caveats, the most substantial being that they are rarely mapped on a daily basis and may not be available in remote locations. Although MODIS fire detection data provide an alternative due to its global coverage and high temporal resolution, its coarse spatial resolution (1km2) often requires that it be downscaled. An objective evaluation of how to best downscale, or interpolate, MODIS fire detection data is necessary. I evaluated 10 spatial interpolation techniques on 21 fires by comparing the day-of-burning as estimated with spatial interpolation of MODIS fire detection data to the day-of-burning that was recorded in fire progression maps. The day-of-burning maps generated with the best performing interpolation technique showed reasonably high quantitative and qualitative agreement with fire progression maps. Consequently, the methods described in this paper provide a viable option for producing day-of-burning data where fire progression maps are of poor quality or unavailable.","container-title":"International Journal of Wildland Fire","DOI":"10.1071/WF13138","ISSN":"1448-5516","issue":"2","journalAbbreviation":"Int. J. Wildland Fire","language":"en","note":"publisher: CSIRO PUBLISHING","page":"215-223","source":"www-publish-csiro-au.colorado.idm.oclc.org","title":"Mapping day-of-burning with coarse-resolution satellite fire-detection data","volume":"23","author":[{"family":"Parks","given":"Sean A."}],"issued":{"date-parts":[["2014",2,3]]}}},{"id":6103,"uris":["http://zotero.org/users/5904228/items/L924J9MF","http://zotero.org/users/5904228/items/H7VLC2UV"],"itemData":{"id":6103,"type":"article-journal","abstract":"Wildfire activity in Arctic and boreal regions is rapidly increasing, with severe consequences for climate and human health. Regional long-term variations in fire frequency and intensity characterize fire regimes. The spatial variability in Arctic–boreal fire regimes and their environmental and anthropogenic drivers, however, remain poorly understood. Here we present a fire tracking system to map the sub-daily evolution of all circumpolar Arctic–boreal fires between 2012 and 2023 using 375 m Visible Infrared Imaging Radiometer Suite active fire detections and the resulting dataset of the ignition time, location, size, duration, spread and intensity of individual fires. We use this dataset to classify the Arctic–boreal biomes into seven distinct ‘pyroregions’ with unique climatic and geographic environments. We find that these pyroregions exhibit varying responses to environmental drivers, with boreal North America, eastern Siberia and northern tundra regions showing the highest sensitivity to climate and lightning density. In addition, anthropogenic factors play an important role in influencing fire number and size, interacting with other factors. Understanding the spatial variability of fire regimes and its interconnected drivers in the Arctic–boreal domain is important for improving future predictions of fire activity and identifying areas at risk for extreme events.","container-title":"Nature Geoscience","DOI":"10.1038/s41561-024-01505-2","ISSN":"1752-0908","issue":"9","journalAbbreviation":"Nat. Geosci.","language":"en","license":"2024 The Author(s)","note":"publisher: Nature Publishing Group","page":"866-873","source":"www-nature-com.colorado.idm.oclc.org","title":"Spatial variability in Arctic–boreal fire regimes influenced by environmental and human factors","volume":"17","author":[{"family":"Scholten","given":"Rebecca C."},{"family":"Veraverbeke","given":"Sander"},{"family":"Chen","given":"Yang"},{"family":"Randerson","given":"James T."}],"issued":{"date-parts":[["2024",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Balch et al., 2020b, 2024; Coop et al., 2022; Parks, 2014; Scholten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ere moderate resolution optical imagery is considered, spectral channels in the mid-infrared (MIR; 4 µm) are sensitive to actively burning fires, capturing </w:t>
      </w:r>
      <w:proofErr w:type="gramStart"/>
      <w:r w:rsidRPr="00860874">
        <w:rPr>
          <w:rFonts w:ascii="Times New Roman" w:eastAsia="Times New Roman" w:hAnsi="Times New Roman" w:cs="Times New Roman"/>
        </w:rPr>
        <w:t>a majority of</w:t>
      </w:r>
      <w:proofErr w:type="gramEnd"/>
      <w:r w:rsidRPr="00860874">
        <w:rPr>
          <w:rFonts w:ascii="Times New Roman" w:eastAsia="Times New Roman" w:hAnsi="Times New Roman" w:cs="Times New Roman"/>
        </w:rPr>
        <w:t xml:space="preserve"> the radiometric energy released by both cool/smoldering (450-850 K) and hot/active (800-1200 K) fir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Measurements in this spectral range are also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mcAUZz4","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3xSinK4","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aVDpWdJ","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GxW8vVh","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GP2R53c","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tXRNCHB","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Despite this growing body of work, satellite-derived FRP has thus far been understudied as it relates to forest composition, fire weather, and landscape factors, especially in the Southern Rockies. </w:t>
      </w:r>
    </w:p>
    <w:p w14:paraId="7FAD3ABA"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studies relating vegetation type to fire intensity may be limited, remote sensing has been widely applied for decades to map and characterize burn severity in post-fire assessments. Severity is a measure of ecosystem impacts and is often characterized by the loss of organic matter on the landsca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IqnOFVIe","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Measurements of fire severity from satellite remote sensing have been applied widely to understand fire effects to ecosystems (</w:t>
      </w:r>
      <w:r w:rsidRPr="00860874">
        <w:rPr>
          <w:rFonts w:ascii="Times New Roman" w:eastAsia="Times New Roman" w:hAnsi="Times New Roman" w:cs="Times New Roman"/>
          <w:i/>
        </w:rPr>
        <w:t>ref</w:t>
      </w:r>
      <w:r w:rsidRPr="00860874">
        <w:rPr>
          <w:rFonts w:ascii="Times New Roman" w:eastAsia="Times New Roman" w:hAnsi="Times New Roman" w:cs="Times New Roman"/>
        </w:rPr>
        <w:t>), effectiveness of fuels treatments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post-fire vegetation trajectori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Satellite-derived fire severity metrics such as the difference normalized burn ratio (dNBR) use the spectral differences between pre- and post-fire multispectral imagery and have been shown to correlate strongly with field-based measurem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PYj7ar6","properties":{"formattedCitation":"(Roy et al., 2006)","plainCitation":"(Roy et al., 2006)","noteIndex":0},"citationItems":[{"id":4069,"uris":["http://zotero.org/users/5904228/items/WN82BU64"],"itemData":{"id":4069,"type":"article-journal","abstract":"Several studies have used satellite data to map different levels of fire severity present within burned areas. Increasingly, fire severity has been estimated using a spectral index called the normalized burn ratio (NBR). This letter assesses the performance of the NBR against ideal requirements of a spectral index designed to measure fire severity. According to index theory, the NBR would be optimal for quantifying fire severity if the trajectory in spectral feature space caused by different levels of severity occurred perpendicular to the NBR isolines. We assess how well NBR meets this condition using reflectance data sensed before and shortly after fires in the South African savanna, Australian savanna, Russian Federation boreal forest, and South American tropical forest. Although previous studies report high correlation between fire severity measured in the field- and satellite-derived NBR, our results do not provide evidence that the performance of the NBR is optimal in describing fire severity shortly after fire occurrence. Spectral displacements due to burning occur in numerous directions relative to the NBR index isolines, suggesting that the NBR may not be primarily and consistently sensitive to fire severity. Findings suggest that the development of the next generation of methods to estimate fire severity remotely should incorporate knowledge of how fires of different severity displace the position of prefire vegetation in multispectral space.","container-title":"IEEE Geoscience and Remote Sensing Letters","DOI":"10.1109/LGRS.2005.858485","ISSN":"1558-0571","issue":"1","note":"event-title: IEEE Geoscience and Remote Sensing Letters","page":"112-116","source":"IEEE Xplore","title":"Remote sensing of fire severity: assessing the performance of the normalized burn ratio","title-short":"Remote sensing of fire severity","volume":"3","author":[{"family":"Roy","given":"D.P."},{"family":"Boschetti","given":"L."},{"family":"Trigg","given":"S.N."}],"issued":{"date-parts":[["2006",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y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ese metrics often use non-standardized units and can be difficult to interpret across different biomes and vegetation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YQzZxom","properties":{"formattedCitation":"(Morgan et al., 2014; Parks et al., 2019a)","plainCitation":"(Morgan et al., 2014; Parks et al., 2019a)","noteIndex":0},"citationItems":[{"id":4071,"uris":["http://zotero.org/users/5904228/items/WYDJXDWK"],"itemData":{"id":4071,"type":"article-journal","abstract":"Comprehensive assessment of ecological change after fires have burned forests and rangelands is important if we are to understand, predict and measure fire effects. We highlight the challenges in effective assessment of fire and burn severity in the field and using both remote sensing and simulation models. We draw on diverse recent research for guidance on assessing fire effects on vegetation and soil using field methods, remote sensing and models. We suggest that instead of collapsing many diverse, complex and interacting fire effects into a single severity index, the effects of fire should be directly measured and then integrated into severity index keys specifically designed for objective severity assessment. Using soil burn severity measures as examples, we highlight best practices for selecting imagery, designing an index, determining timing and deciding what to measure, emphasising continuous variables measureable in the field and from remote sensing. We also urge the development of a severity field assessment database and research to further our understanding of causal mechanisms linking fire and burn severity to conditions before and during fires to support improved models linking fire behaviour and severity and for forecasting effects of future fires.","container-title":"International Journal of Wildland Fire","DOI":"10.1071/WF13058","ISSN":"1448-5516","issue":"8","journalAbbreviation":"Int. J. Wildland Fire","language":"en","note":"publisher: CSIRO PUBLISHING","page":"1045-1060","source":"www-publish-csiro-au.colorado.idm.oclc.org","title":"Challenges of assessing fire and burn severity using field measures, remote sensing and modelling","volume":"23","author":[{"family":"Morgan","given":"Penelope"},{"family":"Keane","given":"Robert E."},{"family":"Dillon","given":"Gregory K."},{"family":"Jain","given":"Theresa B."},{"family":"Hudak","given":"Andrew T."},{"family":"Karau","given":"Eva C."},{"family":"Sikkink","given":"Pamela G."},{"family":"Holden","given":"Zachary A."},{"family":"Strand","given":"Eva K."}],"issued":{"date-parts":[["2014",11,25]]}}},{"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gan et al., 2014; 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New satellite-derived severity metrics, such as the composite burn index (CBI), has recently been developed to link field-based measurements of CBI to Landsat imager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sr9xddX","properties":{"formattedCitation":"(Parks et al., 2019b)","plainCitation":"(Parks et al., 2019b)","noteIndex":0},"citationItems":[{"id":1268,"uris":["http://zotero.org/groups/4435832/items/VQEU7FE4"],"itemData":{"id":1268,"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arks et al., 2019b)</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CBI provides an </w:t>
      </w:r>
      <w:proofErr w:type="gramStart"/>
      <w:r w:rsidRPr="00860874">
        <w:rPr>
          <w:rFonts w:ascii="Times New Roman" w:eastAsia="Times New Roman" w:hAnsi="Times New Roman" w:cs="Times New Roman"/>
        </w:rPr>
        <w:t>ecologically-relevant</w:t>
      </w:r>
      <w:proofErr w:type="gramEnd"/>
      <w:r w:rsidRPr="00860874">
        <w:rPr>
          <w:rFonts w:ascii="Times New Roman" w:eastAsia="Times New Roman" w:hAnsi="Times New Roman" w:cs="Times New Roman"/>
        </w:rPr>
        <w:t xml:space="preserve"> and standardized measurement of fire severity which can improve comparisons made between fire events of different biomes. Thus far, studies quantifying the relationship between satellite retrievals of FRP and subsequent </w:t>
      </w:r>
      <w:r w:rsidRPr="00860874">
        <w:rPr>
          <w:rFonts w:ascii="Times New Roman" w:eastAsia="Times New Roman" w:hAnsi="Times New Roman" w:cs="Times New Roman"/>
        </w:rPr>
        <w:lastRenderedPageBreak/>
        <w:t xml:space="preserve">burn severity are lacking, though </w:t>
      </w:r>
      <w:proofErr w:type="gramStart"/>
      <w:r w:rsidRPr="00860874">
        <w:rPr>
          <w:rFonts w:ascii="Times New Roman" w:eastAsia="Times New Roman" w:hAnsi="Times New Roman" w:cs="Times New Roman"/>
        </w:rPr>
        <w:t>field based</w:t>
      </w:r>
      <w:proofErr w:type="gramEnd"/>
      <w:r w:rsidRPr="00860874">
        <w:rPr>
          <w:rFonts w:ascii="Times New Roman" w:eastAsia="Times New Roman" w:hAnsi="Times New Roman" w:cs="Times New Roman"/>
        </w:rPr>
        <w:t xml:space="preserve"> measurements suggest there should be a strong relationship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p>
    <w:p w14:paraId="33B2E496" w14:textId="77777777" w:rsidR="00D824E3" w:rsidRPr="00860874" w:rsidRDefault="00420A95" w:rsidP="00D824E3">
      <w:pPr>
        <w:spacing w:before="120" w:after="120"/>
        <w:rPr>
          <w:rFonts w:ascii="Times New Roman" w:eastAsia="Times New Roman" w:hAnsi="Times New Roman" w:cs="Times New Roman"/>
          <w:b/>
          <w:sz w:val="30"/>
          <w:szCs w:val="30"/>
        </w:rPr>
      </w:pPr>
      <w:r w:rsidRPr="00420A95">
        <w:rPr>
          <w:rFonts w:ascii="Times New Roman" w:hAnsi="Times New Roman" w:cs="Times New Roman"/>
          <w:noProof/>
          <w14:ligatures w14:val="standardContextual"/>
        </w:rPr>
        <w:pict w14:anchorId="4616DE2D">
          <v:rect id="_x0000_i1025" alt="" style="width:468pt;height:.05pt;mso-width-percent:0;mso-height-percent:0;mso-width-percent:0;mso-height-percent:0" o:hralign="center" o:hrstd="t" o:hr="t" fillcolor="#a0a0a0" stroked="f"/>
        </w:pict>
      </w:r>
    </w:p>
    <w:p w14:paraId="70F8216F"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Middle infrared spectral channels are sensitive to actively burning fires and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Gx6YUWc","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5P4QmGFP","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xSizv0p","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v0cSTLe","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dansgoM","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H30HNQk","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Despite this growing body of work, satellite-derived FRP has thus far been understudied as it relates to forest composition, fire weather, and landscape factors, especially in the Southern Rockies.</w:t>
      </w:r>
    </w:p>
    <w:p w14:paraId="7A27A272"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Satellite RS has been extensively applied to study fire regime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WvaxhD1","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5D8FEAAB"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response, varied adaptive management strategies for reducing wildfire hazard and improving forest resilience are urgently needed </w:t>
      </w:r>
      <w:hyperlink r:id="rId4">
        <w:r w:rsidRPr="00860874">
          <w:rPr>
            <w:rFonts w:ascii="Times New Roman" w:eastAsia="Times New Roman" w:hAnsi="Times New Roman" w:cs="Times New Roman"/>
            <w:color w:val="CC2936"/>
          </w:rPr>
          <w:t>(Hessburg et al., 2021)</w:t>
        </w:r>
      </w:hyperlink>
      <w:r w:rsidRPr="00860874">
        <w:rPr>
          <w:rFonts w:ascii="Times New Roman" w:eastAsia="Times New Roman" w:hAnsi="Times New Roman" w:cs="Times New Roman"/>
        </w:rPr>
        <w:t xml:space="preserve">. The direct modification of forest composition and structure is a viable management tool often leveraged to reduce wildfire risk to communities and ecosystems </w:t>
      </w:r>
      <w:hyperlink r:id="rId5">
        <w:r w:rsidRPr="00860874">
          <w:rPr>
            <w:rFonts w:ascii="Times New Roman" w:eastAsia="Times New Roman" w:hAnsi="Times New Roman" w:cs="Times New Roman"/>
            <w:color w:val="CC2936"/>
          </w:rPr>
          <w:t>(Prichard et al., 2021; Ziegler et al., 2017)</w:t>
        </w:r>
      </w:hyperlink>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intensity and severity potential </w:t>
      </w:r>
      <w:hyperlink r:id="rId6">
        <w:r w:rsidRPr="00860874">
          <w:rPr>
            <w:rFonts w:ascii="Times New Roman" w:eastAsia="Times New Roman" w:hAnsi="Times New Roman" w:cs="Times New Roman"/>
            <w:color w:val="CC2936"/>
          </w:rPr>
          <w:t>(Agee &amp; Skinner, 2005; Stephens et al., 2009)</w:t>
        </w:r>
      </w:hyperlink>
      <w:r w:rsidRPr="00860874">
        <w:rPr>
          <w:rFonts w:ascii="Times New Roman" w:eastAsia="Times New Roman" w:hAnsi="Times New Roman" w:cs="Times New Roman"/>
        </w:rPr>
        <w:t xml:space="preserve">. However, the reduction of fuels may in some cases be </w:t>
      </w:r>
    </w:p>
    <w:p w14:paraId="752A9AAE"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Composition and structure (e.g., size, biomass, canopy cover, etc.) together influenc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UUt998J","properties":{"formattedCitation":"(Hagmann et al., 2021; Keeley, 2009; Meigs &amp; Krawchuk, 2018)","plainCitation":"(Hagmann et al., 2021; Keeley, 2009; Meigs &amp; Krawchuk, 2018)","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agmann et al., 2021; Keeley, 2009;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 turn, influence suppression difficulty, during and post-fire impacts to the built environment (e.g., structure loss, water quality, and air quality)during and post-fire community impacts, and ecosystem functioning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pe8jAKo","properties":{"formattedCitation":"(Keeley, 2009; Plucinski, 2019)","plainCitation":"(Keeley, 2009; Plucinski, 201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65,"uris":["http://zotero.org/users/5904228/items/MMC3DM9C"],"itemData":{"id":6365,"type":"article-journal","abstract":"Purpose of Review The effectiveness of wildfire suppression is difficult to define as it can be assessed against different objectives and at a range of scales. The influence of multiple variables make it a challenge to research. This two-part series presents a synthesis of the current understanding of the effectiveness of wildfire suppression determined from studies of observational data and incident records. Effectiveness is considered on four scales: flames, firelines, whole incidents, and landscapes. This first part provides an overview of wildfire suppression followed by a synthesis of research undertaken at flame and fireline scales. Recent Findings Wildfire suppression research has been undertaken at flame and fireline scales for different reasons. Laboratory experiments have been the main means for investigating suppression at the flame scale. These have been used to compare wildfire suppression chemicals and identify those that are most effective. Field observations of sections of fire perimeter have been used to investigate resource productivity and the effects that suppression efforts have on fire behavior to evaluate specific resource types and tactics. Summary There are many ways that wildfire suppression effectiveness can be defined and measured. These depend on the scale and purpose that they are considered. Wildfire suppression effectiveness research conducted at flame and fireline scales has provided a means for comparing and evaluating wildfire suppression chemicals and firefighting resources. These scales provide an opportunity for many variables to be closely examined. Laboratory experiments, typically conducted in combustion wind tunnels, allow some variables to be investigated in isolation and provide a means for repeated testing at the flame scale. Field observations and measurements made at the fireline scale can provide a realistic setting representative of the wildfire conditions where their findings will be applied.","container-title":"Current Forestry Reports","DOI":"10.1007/s40725-019-00084-5","ISSN":"2198-6436","issue":"1","journalAbbreviation":"Curr Forestry Rep","language":"en","license":"2019 Springer Nature Switzerland AG","note":"Company: Springer\nDistributor: Springer\nInstitution: Springer\nLabel: Springer\nnumber: 1\npublisher: Springer International Publishing","page":"1-19","source":"link-springer-com.colorado.idm.oclc.org","title":"Fighting Flames and Forging Firelines: Wildfire Suppression Effectiveness at the Fire Edge","title-short":"Fighting Flames and Forging Firelines","volume":"5","author":[{"family":"Plucinski","given":"Matt P."}],"issued":{"date-parts":[["2019",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 Plucinski,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us, the direct modification of forest composition and structure is a viable management tool often leveraged to reduce wildfire risk to communities and ecosystem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tqhYZsL","properties":{"formattedCitation":"(Prichard et al., 2021; Ziegler et al., 2017)","plainCitation":"(Prichard et al., 2021; Ziegler et al., 2017)","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id":6338,"uris":["http://zotero.org/users/5904228/items/6D4P3Z7W"],"itemData":{"id":6338,"type":"article-journal","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container-title":"Forest Ecology and Management","DOI":"10.1016/j.foreco.2016.12.002","ISSN":"0378-1127","journalAbbreviation":"Forest Ecology and Management","page":"1-12","source":"ScienceDirect","title":"Spatially explicit measurements of forest structure and fire behavior following restoration treatments in dry forests","volume":"386","author":[{"family":"Ziegler","given":"Justin Paul"},{"family":"Hoffman","given":"Chad"},{"family":"Battaglia","given":"Mike"},{"family":"Mell","given":"William"}],"issued":{"date-parts":[["2017",2,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richard et al., 2021; Ziegler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behavior potentia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2akCYSu","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fire activity and impacts continue to rise in the western U.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DCa4v2o","properties":{"formattedCitation":"(Abatzoglou et al., 2021; Schoennagel et al., 2017)","plainCitation":"(Abatzoglou et al., 2021; Schoennagel et al., 2017)","noteIndex":0},"citationItems":[{"id":1889,"uris":["http://zotero.org/users/5904228/items/N234MMRN"],"itemData":{"id":1889,"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agupub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id":377,"uris":["http://zotero.org/users/5904228/items/7CER64P5"],"itemData":{"id":377,"type":"article-journal","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container-title":"Proceedings of the National Academy of Sciences of the United States of America","DOI":"10.1073/pnas.1617464114","ISSN":"0027-8424","issue":"18","journalAbbreviation":"Proc. Natl. Acad. Sci. U. S. A.","language":"English","note":"number: 18\nWOS:000400358000028","page":"4582-4590","source":"Web of Science","title":"Adapt to more wildfire in western North American forests as climate changes","volume":"114","author":[{"family":"Schoennagel","given":"Tania"},{"family":"Balch","given":"Jennifer K."},{"family":"Brenkert-Smith","given":"Hannah"},{"family":"Dennison","given":"Philip E."},{"family":"Harvey","given":"Brian J."},{"family":"Krawchuk","given":"Meg A."},{"family":"Mietkiewicz","given":"Nathan"},{"family":"Morgan","given":"Penelope"},{"family":"Moritz","given":"Max A."},{"family":"Rasker","given":"Ray"},{"family":"Turner","given":"Monica G."},{"family":"Whitlock","given":"Cathy"}],"issued":{"date-parts":[["2017",5,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batzoglou et al., 2021; Schoennagel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varied adaptive management strategies for reducing hazard and improving forest resilience to wildfire are urgently needed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Xhanh89","properties":{"formattedCitation":"(Hessburg et al., 2021)","plainCitation":"(Hessburg et al., 2021)","noteIndex":0},"citationItems":[{"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7E7CE903" w14:textId="77777777" w:rsidR="00D824E3" w:rsidRPr="00860874" w:rsidRDefault="00D824E3" w:rsidP="00D824E3">
      <w:pPr>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increased the wildfire hazard (</w:t>
      </w:r>
      <w:r w:rsidRPr="00860874">
        <w:rPr>
          <w:rFonts w:ascii="Times New Roman" w:eastAsia="Times New Roman" w:hAnsi="Times New Roman" w:cs="Times New Roman"/>
          <w:i/>
        </w:rPr>
        <w:t>ref</w:t>
      </w:r>
      <w:r w:rsidRPr="00860874">
        <w:rPr>
          <w:rFonts w:ascii="Times New Roman" w:eastAsia="Times New Roman" w:hAnsi="Times New Roman" w:cs="Times New Roman"/>
        </w:rPr>
        <w:t>),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forest composition and </w:t>
      </w:r>
      <w:r w:rsidRPr="00860874">
        <w:rPr>
          <w:rFonts w:ascii="Times New Roman" w:eastAsia="Times New Roman" w:hAnsi="Times New Roman" w:cs="Times New Roman"/>
        </w:rPr>
        <w:lastRenderedPageBreak/>
        <w:t>structur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p>
    <w:p w14:paraId="19041632" w14:textId="77777777" w:rsidR="00D824E3" w:rsidRPr="00860874" w:rsidRDefault="00D824E3" w:rsidP="00D824E3">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662682E6" wp14:editId="434659C5">
            <wp:extent cx="4214069" cy="1445440"/>
            <wp:effectExtent l="0" t="0" r="0" b="0"/>
            <wp:docPr id="3" name="image3.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3.png" descr="A close-up of a graph&#10;&#10;AI-generated content may be incorrect."/>
                    <pic:cNvPicPr preferRelativeResize="0"/>
                  </pic:nvPicPr>
                  <pic:blipFill>
                    <a:blip r:embed="rId7"/>
                    <a:srcRect/>
                    <a:stretch>
                      <a:fillRect/>
                    </a:stretch>
                  </pic:blipFill>
                  <pic:spPr>
                    <a:xfrm>
                      <a:off x="0" y="0"/>
                      <a:ext cx="4214069" cy="1445440"/>
                    </a:xfrm>
                    <a:prstGeom prst="rect">
                      <a:avLst/>
                    </a:prstGeom>
                    <a:ln/>
                  </pic:spPr>
                </pic:pic>
              </a:graphicData>
            </a:graphic>
          </wp:inline>
        </w:drawing>
      </w:r>
    </w:p>
    <w:p w14:paraId="4CD44A9D" w14:textId="77777777" w:rsidR="00D824E3" w:rsidRPr="00860874" w:rsidRDefault="00D824E3" w:rsidP="00D824E3">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3.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Maximum FRP summarized across varying levels of aspen/conifer co-occurrence. Conifer here groups all other evergreen forest types in one category. (B) Distribution of percent cover overlap between aspen and conifer.</w:t>
      </w:r>
    </w:p>
    <w:p w14:paraId="073F49B2" w14:textId="77777777" w:rsidR="00D824E3" w:rsidRPr="00860874" w:rsidRDefault="00D824E3" w:rsidP="00D824E3">
      <w:pPr>
        <w:rPr>
          <w:rFonts w:ascii="Times New Roman" w:eastAsia="Times New Roman" w:hAnsi="Times New Roman" w:cs="Times New Roman"/>
          <w:sz w:val="20"/>
          <w:szCs w:val="20"/>
        </w:rPr>
      </w:pPr>
    </w:p>
    <w:p w14:paraId="21FAF148" w14:textId="77777777" w:rsidR="00D824E3" w:rsidRPr="00860874" w:rsidRDefault="00D824E3" w:rsidP="00D824E3">
      <w:pPr>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2650FC46" wp14:editId="2C917D15">
            <wp:extent cx="4050983" cy="4543534"/>
            <wp:effectExtent l="0" t="0" r="0" b="0"/>
            <wp:docPr id="1"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4.png" descr="A screenshot of a graph&#10;&#10;AI-generated content may be incorrect."/>
                    <pic:cNvPicPr preferRelativeResize="0"/>
                  </pic:nvPicPr>
                  <pic:blipFill>
                    <a:blip r:embed="rId8"/>
                    <a:srcRect/>
                    <a:stretch>
                      <a:fillRect/>
                    </a:stretch>
                  </pic:blipFill>
                  <pic:spPr>
                    <a:xfrm>
                      <a:off x="0" y="0"/>
                      <a:ext cx="4050983" cy="4543534"/>
                    </a:xfrm>
                    <a:prstGeom prst="rect">
                      <a:avLst/>
                    </a:prstGeom>
                    <a:ln/>
                  </pic:spPr>
                </pic:pic>
              </a:graphicData>
            </a:graphic>
          </wp:inline>
        </w:drawing>
      </w:r>
    </w:p>
    <w:p w14:paraId="330712CD"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Effects of species co-occurrence on maximum FRP. Column (A) two-way interactions between aspen and co-occurring conifer percent cover where the aspen + co-occurring cover is &gt;50%. Column (B) distribution of aspen and co-occurring species percent cover, again where at least 50% of forested area is made up of those two types.</w:t>
      </w:r>
    </w:p>
    <w:p w14:paraId="31690C6E" w14:textId="77777777" w:rsidR="00D824E3" w:rsidRPr="00860874" w:rsidRDefault="00D824E3" w:rsidP="00D824E3">
      <w:pPr>
        <w:widowControl w:val="0"/>
        <w:pBdr>
          <w:top w:val="nil"/>
          <w:left w:val="nil"/>
          <w:bottom w:val="nil"/>
          <w:right w:val="nil"/>
          <w:between w:val="nil"/>
        </w:pBdr>
        <w:rPr>
          <w:rFonts w:ascii="Times New Roman" w:eastAsia="Times New Roman" w:hAnsi="Times New Roman" w:cs="Times New Roman"/>
          <w:b/>
          <w:sz w:val="30"/>
          <w:szCs w:val="30"/>
        </w:rPr>
      </w:pPr>
    </w:p>
    <w:p w14:paraId="50A23222" w14:textId="77777777" w:rsidR="001B6A1C" w:rsidRPr="00860874" w:rsidRDefault="001B6A1C" w:rsidP="001B6A1C">
      <w:pPr>
        <w:pStyle w:val="Heading3"/>
      </w:pPr>
      <w:r w:rsidRPr="00860874">
        <w:lastRenderedPageBreak/>
        <w:t xml:space="preserve">2.5.1. </w:t>
      </w:r>
      <w:r>
        <w:t>Majority</w:t>
      </w:r>
      <w:r w:rsidRPr="00860874">
        <w:t xml:space="preserve"> forest cover</w:t>
      </w:r>
    </w:p>
    <w:p w14:paraId="796A3510"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dominant forest type in each gridcell based on the proportion of TreeMap pixels. </w:t>
      </w:r>
    </w:p>
    <w:p w14:paraId="7A82AA88"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The algorithmic forest type cod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s a single forest type to each TreeMap pixel based on the imputed FIA plot information. The FORTYPCD closely aligns with LANDFIRE existing vegetation type (EVT), providing an assignment of the most likely forest type for that pixel. Based on common co-occurring species in the Southern Rockies, we collapsed som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into groups. For example, Engelmann spruce and subalpine fir were grouped into </w:t>
      </w:r>
      <w:r w:rsidRPr="00860874">
        <w:rPr>
          <w:rFonts w:ascii="Times New Roman" w:eastAsia="Times New Roman" w:hAnsi="Times New Roman" w:cs="Times New Roman"/>
          <w:i/>
        </w:rPr>
        <w:t>Spruce-fir</w:t>
      </w:r>
      <w:r w:rsidRPr="00860874">
        <w:rPr>
          <w:rFonts w:ascii="Times New Roman" w:eastAsia="Times New Roman" w:hAnsi="Times New Roman" w:cs="Times New Roman"/>
        </w:rPr>
        <w:t xml:space="preserve"> and pinon and juniper types into </w:t>
      </w:r>
      <w:r w:rsidRPr="00860874">
        <w:rPr>
          <w:rFonts w:ascii="Times New Roman" w:eastAsia="Times New Roman" w:hAnsi="Times New Roman" w:cs="Times New Roman"/>
          <w:i/>
        </w:rPr>
        <w:t xml:space="preserve">Pinon-juniper </w:t>
      </w:r>
      <w:r w:rsidRPr="00860874">
        <w:rPr>
          <w:rFonts w:ascii="Times New Roman" w:eastAsia="Times New Roman" w:hAnsi="Times New Roman" w:cs="Times New Roman"/>
        </w:rPr>
        <w:t>(</w:t>
      </w:r>
      <w:r w:rsidRPr="00860874">
        <w:rPr>
          <w:rFonts w:ascii="Times New Roman" w:eastAsia="Times New Roman" w:hAnsi="Times New Roman" w:cs="Times New Roman"/>
          <w:b/>
        </w:rPr>
        <w:t>Table SX</w:t>
      </w:r>
      <w:r w:rsidRPr="00860874">
        <w:rPr>
          <w:rFonts w:ascii="Times New Roman" w:eastAsia="Times New Roman" w:hAnsi="Times New Roman" w:cs="Times New Roman"/>
        </w:rPr>
        <w:t>). For each gridcell, we calculated the percent cover of all forest types measured as the proportion of pixels in each type.</w:t>
      </w:r>
    </w:p>
    <w:p w14:paraId="01D5300D"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percent cover for all forest types within each gridcell and identified forest types making up 97% of the total forested area by calculating the proportion of forest types in each grid cell. </w:t>
      </w:r>
    </w:p>
    <w:p w14:paraId="6AA113F3" w14:textId="77777777" w:rsidR="001B6A1C" w:rsidRPr="00860874" w:rsidRDefault="001B6A1C" w:rsidP="001B6A1C">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The predominant forest types included ponderosa (28%), lodgepole (26%), spruce-fir (16%), quaking aspen (11%), mixed-conifer (10%), pinon-juniper (8%), and oak-woodland (6%)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 xml:space="preserve">). For each grid, the percent cover of each of these </w:t>
      </w:r>
      <w:proofErr w:type="gramStart"/>
      <w:r w:rsidRPr="00860874">
        <w:rPr>
          <w:rFonts w:ascii="Times New Roman" w:eastAsia="Times New Roman" w:hAnsi="Times New Roman" w:cs="Times New Roman"/>
        </w:rPr>
        <w:t>species</w:t>
      </w:r>
      <w:proofErr w:type="gramEnd"/>
      <w:r w:rsidRPr="00860874">
        <w:rPr>
          <w:rFonts w:ascii="Times New Roman" w:eastAsia="Times New Roman" w:hAnsi="Times New Roman" w:cs="Times New Roman"/>
        </w:rPr>
        <w:t xml:space="preserve"> groups was calculated from pixel counts within grids, and the majority type was identified as predominant. The distribution of grid cells with dominant species varies relative to the landscape proportion, where, for example, grids dominated by mixed conifer, oak-woodland and pinon-juniper are rare and lodgepole or ponderosa are more common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w:t>
      </w:r>
    </w:p>
    <w:p w14:paraId="40873815" w14:textId="77777777" w:rsidR="001B6A1C" w:rsidRPr="00860874" w:rsidRDefault="001B6A1C" w:rsidP="001B6A1C">
      <w:pPr>
        <w:pStyle w:val="Heading3"/>
      </w:pPr>
      <w:bookmarkStart w:id="0" w:name="_wvcz8zk9o3yu" w:colFirst="0" w:colLast="0"/>
      <w:bookmarkEnd w:id="0"/>
      <w:r w:rsidRPr="00860874">
        <w:t>2.5.2. Species-specific structural metrics</w:t>
      </w:r>
    </w:p>
    <w:p w14:paraId="1E7F5034" w14:textId="77777777" w:rsidR="001B6A1C" w:rsidRPr="00860874" w:rsidRDefault="001B6A1C" w:rsidP="001B6A1C">
      <w:pPr>
        <w:spacing w:before="120" w:after="120"/>
        <w:rPr>
          <w:rFonts w:ascii="Times New Roman" w:eastAsia="Times New Roman" w:hAnsi="Times New Roman" w:cs="Times New Roman"/>
          <w:u w:val="single"/>
        </w:rPr>
      </w:pPr>
      <w:r w:rsidRPr="00860874">
        <w:rPr>
          <w:rFonts w:ascii="Times New Roman" w:eastAsia="Times New Roman" w:hAnsi="Times New Roman" w:cs="Times New Roman"/>
        </w:rPr>
        <w:t xml:space="preserve">Species-specific structural metrics were derived for all species present in a gridcell based on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which provides rich information about the size, species, and status (live/dead) of all measured trees based on the imputed FIA plot dat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bjijit0","properties":{"formattedCitation":"(Gray et al., 2012; Riley et al., 2021, 2022)","plainCitation":"(Gray et al., 2012; Riley et al., 2021,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summaries thus include potential understory composition and mixed-forest pixels, which are important for understanding fire behavior and other ecological process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ff1DPDl","properties":{"formattedCitation":"(Krebs et al., 2019)","plainCitation":"(Krebs et al., 2019)","noteIndex":0},"citationItems":[{"id":6161,"uris":["http://zotero.org/users/5904228/items/FPGPK6S6"],"itemData":{"id":6161,"type":"article-journal","abstract":"Understory vegetation structure and its relationship with forest canopies and site conditions are important determinants of carbon stocks, wildlife habitat, and fuel loading for wildland fire assessments. Comprehensive studies are needed to assess these relationships through the use of consistently collected field-based data. One approach to achieve this is to make use of preexisting forest inventory data to estimate understory vegetation height and cover from site and overstory attributes. In this study, overstory, understory, and abiotic data describing site conditions were obtained from over 6700 Forest Inventory and Analysis (FIA) fixed radius plots collected between 2000 and 2012 to assess how understory vegetation cover and height vary with overstory attributes and site characteristics. The focus was restricted to four common forest types including lodgepole pine (Pinus contorta var. latifolia), Douglas-fir (Pseudotsuga menziesii), ponderosa pine (Pinus ponderosa), and grand fir (Abies grandis) found on approximately 43 million hectares in the western United States. Random Forest regression classification trees were developed for cover and height of shrub and herb understories as a function of field-measured predictor variables. Separate analyses were undertaken for the Pacific Northwest (PNW) and the Interior West (IW) Forest Inventory and Analysis (FIA) regions. Models developed from the IW data generally performed better and the OOB (out-of-bag) percent variance explained varied from 8.08% for forb height to 39.24% for shrub height. For the PNW data, percent variance explained ranged from 13.82% for forb height to 27.4% for shrub height. Percent variance explained values were higher in all corresponding models for the IW than PNW, except for forb and grass height. Differences in model performance were smallest in the case of forb cover (27.17% vs. 26.15%) and greatest in the case of percent shrub cover (30.92% vs. 15.53%) for IW and PNW models, respectively. Cover models within each dataset performed better, on average, than their associated height models. The most influential variables for predicting understory cover and height were ones representing overstory conditions and conform to ecological expectation corroborated by many studies examining the influence of forest overstories on understory vegetation dynamics. Several variables, including aspect, slope, and stand disturbance and treatment, were not important and contrary to expectation. Predicting understory vegetation attributes to aid assessments of carbon, fuel, and wildlife habitat may be more generalizable across forests of the western U.S. using standardized national inventory data in conjunction with improved measurements.","container-title":"Forest Ecology and Management","DOI":"10.1016/j.foreco.2019.06.024","ISSN":"0378-1127","journalAbbreviation":"Forest Ecology and Management","page":"509-527","source":"ScienceDirect","title":"Predicting understory vegetation structure in selected western forests of the United States using FIA inventory data","volume":"448","author":[{"family":"Krebs","given":"Michael A."},{"family":"Reeves","given":"Matthew C."},{"family":"Baggett","given":"L. Scott"}],"issued":{"date-parts":[["2019",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reb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stead of th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we counted the frequency of FIA plot identifiers (</w:t>
      </w:r>
      <w:r w:rsidRPr="00860874">
        <w:rPr>
          <w:rFonts w:ascii="Times New Roman" w:eastAsia="Times New Roman" w:hAnsi="Times New Roman" w:cs="Times New Roman"/>
          <w:i/>
        </w:rPr>
        <w:t>TMID</w:t>
      </w:r>
      <w:r w:rsidRPr="00860874">
        <w:rPr>
          <w:rFonts w:ascii="Times New Roman" w:eastAsia="Times New Roman" w:hAnsi="Times New Roman" w:cs="Times New Roman"/>
        </w:rPr>
        <w:t xml:space="preserve">) from TreeMap pixels then linked these to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o retrieve the individual tree information. We limit forest species to those which align with our predominant forest types described in </w:t>
      </w:r>
      <w:r w:rsidRPr="00860874">
        <w:rPr>
          <w:rFonts w:ascii="Times New Roman" w:eastAsia="Times New Roman" w:hAnsi="Times New Roman" w:cs="Times New Roman"/>
          <w:i/>
        </w:rPr>
        <w:t>Section 2.5.1</w:t>
      </w:r>
      <w:r w:rsidRPr="00860874">
        <w:rPr>
          <w:rFonts w:ascii="Times New Roman" w:eastAsia="Times New Roman" w:hAnsi="Times New Roman" w:cs="Times New Roman"/>
        </w:rPr>
        <w:t xml:space="preserve"> and which would be commonly observed in Southern Rockies forests. We calculated the live and dead TPP and BA summed across individual species for each FIA plot and multiplied by the number of pixels assigned that plot identifier in the grid. The TPP was estimated by multiplying the </w:t>
      </w:r>
      <w:r w:rsidRPr="00860874">
        <w:rPr>
          <w:rFonts w:ascii="Times New Roman" w:eastAsia="Times New Roman" w:hAnsi="Times New Roman" w:cs="Times New Roman"/>
          <w:i/>
        </w:rPr>
        <w:t>TPA_UNADJ</w:t>
      </w:r>
      <w:r w:rsidRPr="00860874">
        <w:rPr>
          <w:rFonts w:ascii="Times New Roman" w:eastAsia="Times New Roman" w:hAnsi="Times New Roman" w:cs="Times New Roman"/>
        </w:rPr>
        <w:t xml:space="preserve"> attribute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for each species by a conversion factor for acres/pixe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yWkadO6","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A was calculated by using the diameter (in) of individual trees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multiplied by the number of trees it represents per pixel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TPP), per the FIA sampling desig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bJRih0R","properties":{"formattedCitation":"(Gray et al., 2012; Riley et al., 2022)","plainCitation":"(Gray et al., 2012; Riley et al.,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sing BA and TPP, we also calculated the quadratic mean diameter (QMD) for each plot and species. The QMD represents a measure of average tree diameter that is commonly used in forestry practices and is useful for characterizing the size structure of tre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1qYzBDe","properties":{"formattedCitation":"(Curtis &amp; Marshall, 2000)","plainCitation":"(Curtis &amp; Marshall, 2000)","noteIndex":0},"citationItems":[{"id":6367,"uris":["http://zotero.org/users/5904228/items/YIS3Y9G7"],"itemData":{"id":6367,"type":"article-journal","abstract":"Quadratic mean diameter is the measure of average tree diameter conventionally used in forestry, rather than arithmetic mean diameter. The historical and practical reasons for this convention are reviewed. West. J. Appl. For. 15(3):137-139.","container-title":"Western Journal of Applied Forestry","DOI":"10.1093/wjaf/15.3.137","ISSN":"0885-6095","issue":"3","journalAbbreviation":"Western Journal of Applied Forestry","page":"137-139","source":"Silverchair","title":"Technical Note: Why Quadratic Mean Diameter?","title-short":"Technical Note","volume":"15","author":[{"family":"Curtis","given":"Robert O."},{"family":"Marshall","given":"David D."}],"issued":{"date-parts":[["2000",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Curtis &amp; Marshall, 2000)</w:t>
      </w:r>
      <w:r w:rsidRPr="00860874">
        <w:rPr>
          <w:rFonts w:ascii="Times New Roman" w:hAnsi="Times New Roman" w:cs="Times New Roman"/>
        </w:rPr>
        <w:fldChar w:fldCharType="end"/>
      </w:r>
      <w:r w:rsidRPr="00860874">
        <w:rPr>
          <w:rFonts w:ascii="Times New Roman" w:eastAsia="Times New Roman" w:hAnsi="Times New Roman" w:cs="Times New Roman"/>
        </w:rPr>
        <w:t>. High values of QMD represent forests which are dominated by a few large individuals whereas small values represent forests dominated by a larger number of small trees. These metrics were then aggregated to the grid level to determine the contributing proportion of each species to the total dominance (BA) and abundance (TPP) of forest types within each grid (</w:t>
      </w:r>
      <w:r w:rsidRPr="00860874">
        <w:rPr>
          <w:rFonts w:ascii="Times New Roman" w:eastAsia="Times New Roman" w:hAnsi="Times New Roman" w:cs="Times New Roman"/>
          <w:b/>
        </w:rPr>
        <w:t>Figure S1b</w:t>
      </w:r>
      <w:r w:rsidRPr="00860874">
        <w:rPr>
          <w:rFonts w:ascii="Times New Roman" w:eastAsia="Times New Roman" w:hAnsi="Times New Roman" w:cs="Times New Roman"/>
        </w:rPr>
        <w:t xml:space="preserve">). Finally, each grid was assigned a diversity score using the Shannon diversity index based on abundance (H-TPP) to assess the structural richness and evenness of forest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UdsyzV2","properties":{"formattedCitation":"(Neumann &amp; Starlinger, 2001)","plainCitation":"(Neumann &amp; Starlinger, 2001)","noteIndex":0},"citationItems":[{"id":6368,"uris":["http://zotero.org/users/5904228/items/CJDM7AVM"],"itemData":{"id":6368,"type":"article-journal","abstract":"Data from the so-called Level II Plots which were established within the frame of the Pan-European Programme for Intensive and Continuos Monitoring of Forest Ecosystems were used to quantify stand structure and species diversity by means of different indices. The calculations presented are based on species composition, spatial pattern as well as diameter and height distribution. The data assessed are suitable to calculate different measures of structural diversity, if a mapping of the stands is carried out. A comparison of the different indices by means of correlation analysis shows that there exist only few and weak correlations between species diversity of different vegetation layers, and between plant species diversity and diversity of stand structure, while among all the indices of stand structure a correlation exists. More complex indices of stand diversity perform quite well in characterising the specific situation. Mountain forests are compared with forests from lower elevations. They show a tendency towards irregular stand structures. No correlation between the naturalness of tree species composition and the calculated diversity indices can be found within the sample.","collection-title":"Structure of Mountain Forests-Assessment, Impacts, Managements, Modelling","container-title":"Forest Ecology and Management","DOI":"10.1016/S0378-1127(00)00577-6","ISSN":"0378-1127","issue":"1","journalAbbreviation":"Forest Ecology and Management","page":"91-106","source":"ScienceDirect","title":"The significance of different indices for stand structure and diversity in forests","volume":"145","author":[{"family":"Neumann","given":"Markus"},{"family":"Starlinger","given":"Franz"}],"issued":{"date-parts":[["2001",5,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umann &amp; Starlinger,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alculated the H-TPP by summing the product of each species' TPP </w:t>
      </w:r>
      <w:r w:rsidRPr="00860874">
        <w:rPr>
          <w:rFonts w:ascii="Times New Roman" w:eastAsia="Times New Roman" w:hAnsi="Times New Roman" w:cs="Times New Roman"/>
        </w:rPr>
        <w:lastRenderedPageBreak/>
        <w:t>proportion within the grid and the natural logarithm of that proportion, giving a higher value when there is a greater variety of species.</w:t>
      </w:r>
    </w:p>
    <w:p w14:paraId="5EE1D8D8" w14:textId="77777777" w:rsidR="00AB4EBE" w:rsidRDefault="00AB4EBE"/>
    <w:sectPr w:rsidR="00AB4EBE" w:rsidSect="00D824E3">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mirrorMargins/>
  <w:proofState w:grammar="clean"/>
  <w:defaultTabStop w:val="720"/>
  <w:evenAndOddHeaders/>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4E3"/>
    <w:rsid w:val="001B6A1C"/>
    <w:rsid w:val="00276190"/>
    <w:rsid w:val="003674BA"/>
    <w:rsid w:val="003C0916"/>
    <w:rsid w:val="00400AC4"/>
    <w:rsid w:val="00420A95"/>
    <w:rsid w:val="005A31C1"/>
    <w:rsid w:val="009B1131"/>
    <w:rsid w:val="00A641A2"/>
    <w:rsid w:val="00AB4EBE"/>
    <w:rsid w:val="00B418C8"/>
    <w:rsid w:val="00B55DC0"/>
    <w:rsid w:val="00CD22AA"/>
    <w:rsid w:val="00D803B3"/>
    <w:rsid w:val="00D824E3"/>
    <w:rsid w:val="00F37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B5862"/>
  <w15:chartTrackingRefBased/>
  <w15:docId w15:val="{24000B0E-3EDD-8C43-AEB0-5D75C9D3E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4E3"/>
    <w:pPr>
      <w:spacing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B418C8"/>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aliases w:val="Main Subsection Header"/>
    <w:basedOn w:val="Normal"/>
    <w:next w:val="Normal"/>
    <w:link w:val="Heading2Char"/>
    <w:uiPriority w:val="9"/>
    <w:unhideWhenUsed/>
    <w:qFormat/>
    <w:rsid w:val="00B418C8"/>
    <w:pPr>
      <w:keepNext/>
      <w:keepLines/>
      <w:spacing w:before="120" w:after="120" w:line="240" w:lineRule="auto"/>
      <w:outlineLvl w:val="1"/>
    </w:pPr>
    <w:rPr>
      <w:rFonts w:ascii="Century Schoolbook" w:eastAsiaTheme="majorEastAsia" w:hAnsi="Century Schoolbook" w:cstheme="majorBidi"/>
      <w:b/>
      <w:color w:val="000000" w:themeColor="text1"/>
      <w:kern w:val="2"/>
      <w:sz w:val="24"/>
      <w:szCs w:val="32"/>
      <w:lang w:val="en-US"/>
      <w14:ligatures w14:val="standardContextual"/>
    </w:rPr>
  </w:style>
  <w:style w:type="paragraph" w:styleId="Heading3">
    <w:name w:val="heading 3"/>
    <w:basedOn w:val="Normal"/>
    <w:next w:val="Normal"/>
    <w:link w:val="Heading3Char"/>
    <w:uiPriority w:val="9"/>
    <w:semiHidden/>
    <w:unhideWhenUsed/>
    <w:qFormat/>
    <w:rsid w:val="00D824E3"/>
    <w:pPr>
      <w:keepNext/>
      <w:keepLines/>
      <w:spacing w:before="160" w:after="80" w:line="240"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D824E3"/>
    <w:pPr>
      <w:keepNext/>
      <w:keepLines/>
      <w:spacing w:before="80" w:after="40" w:line="240"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D824E3"/>
    <w:pPr>
      <w:keepNext/>
      <w:keepLines/>
      <w:spacing w:before="80" w:after="40" w:line="240"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D824E3"/>
    <w:pPr>
      <w:keepNext/>
      <w:keepLines/>
      <w:spacing w:before="40" w:line="240"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D824E3"/>
    <w:pPr>
      <w:keepNext/>
      <w:keepLines/>
      <w:spacing w:before="40" w:line="240"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D824E3"/>
    <w:pPr>
      <w:keepNext/>
      <w:keepLines/>
      <w:spacing w:line="240"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D824E3"/>
    <w:pPr>
      <w:keepNext/>
      <w:keepLines/>
      <w:spacing w:line="240"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SectionHeader">
    <w:name w:val="Main Section Header"/>
    <w:basedOn w:val="Heading1"/>
    <w:qFormat/>
    <w:rsid w:val="00B418C8"/>
    <w:pPr>
      <w:jc w:val="center"/>
    </w:pPr>
    <w:rPr>
      <w:rFonts w:ascii="Century Schoolbook" w:hAnsi="Century Schoolbook"/>
      <w:sz w:val="24"/>
    </w:rPr>
  </w:style>
  <w:style w:type="character" w:customStyle="1" w:styleId="Heading1Char">
    <w:name w:val="Heading 1 Char"/>
    <w:basedOn w:val="DefaultParagraphFont"/>
    <w:link w:val="Heading1"/>
    <w:uiPriority w:val="9"/>
    <w:rsid w:val="00B418C8"/>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Main Subsection Header Char"/>
    <w:basedOn w:val="DefaultParagraphFont"/>
    <w:link w:val="Heading2"/>
    <w:uiPriority w:val="9"/>
    <w:rsid w:val="00B418C8"/>
    <w:rPr>
      <w:rFonts w:ascii="Century Schoolbook" w:eastAsiaTheme="majorEastAsia" w:hAnsi="Century Schoolbook" w:cstheme="majorBidi"/>
      <w:b/>
      <w:color w:val="000000" w:themeColor="text1"/>
      <w:szCs w:val="32"/>
    </w:rPr>
  </w:style>
  <w:style w:type="character" w:customStyle="1" w:styleId="Heading3Char">
    <w:name w:val="Heading 3 Char"/>
    <w:basedOn w:val="DefaultParagraphFont"/>
    <w:link w:val="Heading3"/>
    <w:uiPriority w:val="9"/>
    <w:semiHidden/>
    <w:rsid w:val="00D824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24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24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24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24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24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24E3"/>
    <w:rPr>
      <w:rFonts w:eastAsiaTheme="majorEastAsia" w:cstheme="majorBidi"/>
      <w:color w:val="272727" w:themeColor="text1" w:themeTint="D8"/>
    </w:rPr>
  </w:style>
  <w:style w:type="paragraph" w:styleId="Title">
    <w:name w:val="Title"/>
    <w:basedOn w:val="Normal"/>
    <w:next w:val="Normal"/>
    <w:link w:val="TitleChar"/>
    <w:uiPriority w:val="10"/>
    <w:qFormat/>
    <w:rsid w:val="00D824E3"/>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D824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24E3"/>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D824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24E3"/>
    <w:pPr>
      <w:spacing w:before="160" w:after="160" w:line="240"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D824E3"/>
    <w:rPr>
      <w:i/>
      <w:iCs/>
      <w:color w:val="404040" w:themeColor="text1" w:themeTint="BF"/>
    </w:rPr>
  </w:style>
  <w:style w:type="paragraph" w:styleId="ListParagraph">
    <w:name w:val="List Paragraph"/>
    <w:basedOn w:val="Normal"/>
    <w:uiPriority w:val="34"/>
    <w:qFormat/>
    <w:rsid w:val="00D824E3"/>
    <w:pPr>
      <w:spacing w:line="240"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D824E3"/>
    <w:rPr>
      <w:i/>
      <w:iCs/>
      <w:color w:val="0F4761" w:themeColor="accent1" w:themeShade="BF"/>
    </w:rPr>
  </w:style>
  <w:style w:type="paragraph" w:styleId="IntenseQuote">
    <w:name w:val="Intense Quote"/>
    <w:basedOn w:val="Normal"/>
    <w:next w:val="Normal"/>
    <w:link w:val="IntenseQuoteChar"/>
    <w:uiPriority w:val="30"/>
    <w:qFormat/>
    <w:rsid w:val="00D824E3"/>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D824E3"/>
    <w:rPr>
      <w:i/>
      <w:iCs/>
      <w:color w:val="0F4761" w:themeColor="accent1" w:themeShade="BF"/>
    </w:rPr>
  </w:style>
  <w:style w:type="character" w:styleId="IntenseReference">
    <w:name w:val="Intense Reference"/>
    <w:basedOn w:val="DefaultParagraphFont"/>
    <w:uiPriority w:val="32"/>
    <w:qFormat/>
    <w:rsid w:val="00D824E3"/>
    <w:rPr>
      <w:b/>
      <w:bCs/>
      <w:smallCaps/>
      <w:color w:val="0F4761" w:themeColor="accent1" w:themeShade="BF"/>
      <w:spacing w:val="5"/>
    </w:rPr>
  </w:style>
  <w:style w:type="character" w:styleId="LineNumber">
    <w:name w:val="line number"/>
    <w:basedOn w:val="DefaultParagraphFont"/>
    <w:uiPriority w:val="99"/>
    <w:semiHidden/>
    <w:unhideWhenUsed/>
    <w:rsid w:val="00D82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broken=6XHu6r" TargetMode="External"/><Relationship Id="rId5" Type="http://schemas.openxmlformats.org/officeDocument/2006/relationships/hyperlink" Target="https://www.zotero.org/google-docs/?broken=qYM0r1" TargetMode="External"/><Relationship Id="rId10" Type="http://schemas.openxmlformats.org/officeDocument/2006/relationships/theme" Target="theme/theme1.xml"/><Relationship Id="rId4" Type="http://schemas.openxmlformats.org/officeDocument/2006/relationships/hyperlink" Target="https://www.zotero.org/google-docs/?broken=lGNp8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2631</Words>
  <Characters>186000</Characters>
  <Application>Microsoft Office Word</Application>
  <DocSecurity>0</DocSecurity>
  <Lines>1550</Lines>
  <Paragraphs>436</Paragraphs>
  <ScaleCrop>false</ScaleCrop>
  <Company/>
  <LinksUpToDate>false</LinksUpToDate>
  <CharactersWithSpaces>21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Cook</dc:creator>
  <cp:keywords/>
  <dc:description/>
  <cp:lastModifiedBy>Maxwell Cook</cp:lastModifiedBy>
  <cp:revision>2</cp:revision>
  <dcterms:created xsi:type="dcterms:W3CDTF">2025-03-15T15:59:00Z</dcterms:created>
  <dcterms:modified xsi:type="dcterms:W3CDTF">2025-03-15T18:46:00Z</dcterms:modified>
</cp:coreProperties>
</file>